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7D162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7D162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7D162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7D1621"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982A78" w:rsidRDefault="007D1621" w:rsidP="00E732AD">
      <w:pPr>
        <w:spacing w:after="0" w:line="480" w:lineRule="auto"/>
        <w:rPr>
          <w:rFonts w:ascii="Times New Roman" w:hAnsi="Times New Roman" w:cs="Times New Roman"/>
          <w:b/>
          <w:sz w:val="24"/>
          <w:szCs w:val="24"/>
        </w:rPr>
      </w:pPr>
      <w:r w:rsidRPr="00982A78">
        <w:rPr>
          <w:rFonts w:ascii="Times New Roman" w:hAnsi="Times New Roman" w:cs="Times New Roman"/>
          <w:b/>
          <w:sz w:val="24"/>
          <w:szCs w:val="24"/>
        </w:rPr>
        <w:tab/>
      </w:r>
      <w:r w:rsidRPr="00982A78">
        <w:rPr>
          <w:rFonts w:ascii="Times New Roman" w:hAnsi="Times New Roman" w:cs="Times New Roman"/>
          <w:b/>
          <w:sz w:val="24"/>
          <w:szCs w:val="24"/>
        </w:rPr>
        <w:tab/>
      </w:r>
      <w:r w:rsidRPr="00982A78">
        <w:rPr>
          <w:rFonts w:ascii="Times New Roman" w:hAnsi="Times New Roman" w:cs="Times New Roman"/>
          <w:b/>
          <w:sz w:val="24"/>
          <w:szCs w:val="24"/>
        </w:rPr>
        <w:tab/>
      </w:r>
      <w:r w:rsidRPr="00982A78">
        <w:rPr>
          <w:rFonts w:ascii="Times New Roman" w:hAnsi="Times New Roman" w:cs="Times New Roman"/>
          <w:b/>
          <w:sz w:val="24"/>
          <w:szCs w:val="24"/>
        </w:rPr>
        <w:tab/>
        <w:t xml:space="preserve"> </w:t>
      </w:r>
      <w:r w:rsidR="005A4220">
        <w:rPr>
          <w:rFonts w:ascii="Times New Roman" w:hAnsi="Times New Roman" w:cs="Times New Roman"/>
          <w:b/>
          <w:sz w:val="24"/>
          <w:szCs w:val="24"/>
        </w:rPr>
        <w:t xml:space="preserve">       </w:t>
      </w:r>
      <w:r w:rsidRPr="00982A78">
        <w:rPr>
          <w:rFonts w:ascii="Times New Roman" w:hAnsi="Times New Roman" w:cs="Times New Roman"/>
          <w:b/>
          <w:sz w:val="24"/>
          <w:szCs w:val="24"/>
        </w:rPr>
        <w:t xml:space="preserve">  Child Abuse</w:t>
      </w:r>
    </w:p>
    <w:p w:rsidR="003D406F" w:rsidRDefault="007D1621" w:rsidP="00E61A16">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Child maltreatment or child abuse is a detrimental practice subjected to a child by a caregiver or parents. It comprises an act of neglect or punishment by the caregiver which causes the children to suffer potential harm. The radical practice of child abus</w:t>
      </w:r>
      <w:r>
        <w:rPr>
          <w:rFonts w:ascii="Times New Roman" w:hAnsi="Times New Roman" w:cs="Times New Roman"/>
          <w:sz w:val="24"/>
          <w:szCs w:val="24"/>
        </w:rPr>
        <w:t>e is pervasive and can be observed in various places as organizations, home and communities. As per the World Health Organization (WHO), child abuse constitutes the elements of child abuse as sexual abuse, emotional ill-treatment, negligent treatment or ne</w:t>
      </w:r>
      <w:r>
        <w:rPr>
          <w:rFonts w:ascii="Times New Roman" w:hAnsi="Times New Roman" w:cs="Times New Roman"/>
          <w:sz w:val="24"/>
          <w:szCs w:val="24"/>
        </w:rPr>
        <w:t xml:space="preserve">glect, potential harm to the child's survival, health </w:t>
      </w:r>
      <w:r w:rsidR="00D124E9">
        <w:rPr>
          <w:rFonts w:ascii="Times New Roman" w:hAnsi="Times New Roman" w:cs="Times New Roman"/>
          <w:sz w:val="24"/>
          <w:szCs w:val="24"/>
        </w:rPr>
        <w:t>or dignity. Primarily child abuse is classified into four major types: sexual abuse, physical abuse,</w:t>
      </w:r>
      <w:r w:rsidR="00E61A16">
        <w:rPr>
          <w:rFonts w:ascii="Times New Roman" w:hAnsi="Times New Roman" w:cs="Times New Roman"/>
          <w:sz w:val="24"/>
          <w:szCs w:val="24"/>
        </w:rPr>
        <w:t xml:space="preserve"> neglect, psychological abuse and emotional abuse. Child abuse, irrefutably, is a detrimental practice </w:t>
      </w:r>
      <w:r w:rsidR="003969AD">
        <w:rPr>
          <w:rFonts w:ascii="Times New Roman" w:hAnsi="Times New Roman" w:cs="Times New Roman"/>
          <w:sz w:val="24"/>
          <w:szCs w:val="24"/>
        </w:rPr>
        <w:t xml:space="preserve">with several kinds that </w:t>
      </w:r>
      <w:r w:rsidR="00E61A16">
        <w:rPr>
          <w:rFonts w:ascii="Times New Roman" w:hAnsi="Times New Roman" w:cs="Times New Roman"/>
          <w:sz w:val="24"/>
          <w:szCs w:val="24"/>
        </w:rPr>
        <w:t>cause the children to</w:t>
      </w:r>
      <w:r w:rsidR="003969AD">
        <w:rPr>
          <w:rFonts w:ascii="Times New Roman" w:hAnsi="Times New Roman" w:cs="Times New Roman"/>
          <w:sz w:val="24"/>
          <w:szCs w:val="24"/>
        </w:rPr>
        <w:t xml:space="preserve"> suffer from adverse implications manifested in mental disorders and in severe cases, suicide. </w:t>
      </w:r>
    </w:p>
    <w:p w:rsidR="00AB658F" w:rsidRDefault="007D1621" w:rsidP="00274065">
      <w:pPr>
        <w:spacing w:after="0" w:line="480" w:lineRule="auto"/>
        <w:ind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t>To begin, the pervasive kind of child abuse is physical child abuse. It is generally a mode of punishment but sub</w:t>
      </w:r>
      <w:r>
        <w:rPr>
          <w:rFonts w:ascii="Times New Roman" w:hAnsi="Times New Roman" w:cs="Times New Roman"/>
          <w:sz w:val="24"/>
          <w:szCs w:val="24"/>
        </w:rPr>
        <w:t>jected without potential reasons. A contentious matter is worthy of being highlighted here. Parents, teachers and communities are unsure whether or not slapping the children constitute physical abuse. As per the World Health Organization (WHO), hitting, ki</w:t>
      </w:r>
      <w:r>
        <w:rPr>
          <w:rFonts w:ascii="Times New Roman" w:hAnsi="Times New Roman" w:cs="Times New Roman"/>
          <w:sz w:val="24"/>
          <w:szCs w:val="24"/>
        </w:rPr>
        <w:t>cking, beating, strangling, shaking, burning, poisoning, scalding and suffocating.</w:t>
      </w:r>
      <w:r w:rsidR="004C70C5">
        <w:rPr>
          <w:rFonts w:ascii="Times New Roman" w:hAnsi="Times New Roman" w:cs="Times New Roman"/>
          <w:sz w:val="24"/>
          <w:szCs w:val="24"/>
        </w:rPr>
        <w:t xml:space="preserve"> Several nations across the world</w:t>
      </w:r>
      <w:r w:rsidR="002B2767">
        <w:rPr>
          <w:rFonts w:ascii="Times New Roman" w:hAnsi="Times New Roman" w:cs="Times New Roman"/>
          <w:sz w:val="24"/>
          <w:szCs w:val="24"/>
        </w:rPr>
        <w:t xml:space="preserve"> have promulgated laws to address the</w:t>
      </w:r>
      <w:r w:rsidR="00AC1497">
        <w:rPr>
          <w:rFonts w:ascii="Times New Roman" w:hAnsi="Times New Roman" w:cs="Times New Roman"/>
          <w:sz w:val="24"/>
          <w:szCs w:val="24"/>
        </w:rPr>
        <w:t xml:space="preserve"> widespread occurrence of the menace of physical abuse</w:t>
      </w:r>
      <w:r w:rsidR="005A4220">
        <w:rPr>
          <w:rFonts w:ascii="Times New Roman" w:hAnsi="Times New Roman" w:cs="Times New Roman"/>
          <w:sz w:val="24"/>
          <w:szCs w:val="24"/>
        </w:rPr>
        <w:t xml:space="preserve"> </w:t>
      </w:r>
      <w:r w:rsidR="005A4220">
        <w:rPr>
          <w:rFonts w:ascii="Times New Roman" w:hAnsi="Times New Roman" w:cs="Times New Roman"/>
          <w:sz w:val="24"/>
          <w:szCs w:val="24"/>
        </w:rPr>
        <w:fldChar w:fldCharType="begin"/>
      </w:r>
      <w:r w:rsidR="005A4220">
        <w:rPr>
          <w:rFonts w:ascii="Times New Roman" w:hAnsi="Times New Roman" w:cs="Times New Roman"/>
          <w:sz w:val="24"/>
          <w:szCs w:val="24"/>
        </w:rPr>
        <w:instrText xml:space="preserve"> ADDIN ZOTERO_ITEM CSL_CITATION {"citationID":"CxhmL8GW","properties":{"formattedCitation":"({\\i{}Information and Resources for Survivors , Supporters and Health Professionals})","plainCitation":"(Information and Resources for Survivors , Supporters and Health Professionals)","noteIndex":0},"citationItems":[{"id":2166,"uris":["http://zotero.org/users/local/H8YOvGFC/items/9RDT3ULN"],"uri":["http://zotero.org/users/local/H8YOvGFC/items/9RDT3ULN"],"itemData":{"id":2166,"type":"webpage","title":"Information and resources for survivors , supporters and health professionals","URL":"https://www.blueknot.org.au/Resources/Information/Understanding-abuse-and-trauma/What-is-child-abuse-/Types-of-child-abuse","accessed":{"date-parts":[["2019",3,11]]}}}],"schema":"https://github.com/citation-style-language/schema/raw/master/csl-citation.json"} </w:instrText>
      </w:r>
      <w:r w:rsidR="005A4220">
        <w:rPr>
          <w:rFonts w:ascii="Times New Roman" w:hAnsi="Times New Roman" w:cs="Times New Roman"/>
          <w:sz w:val="24"/>
          <w:szCs w:val="24"/>
        </w:rPr>
        <w:fldChar w:fldCharType="separate"/>
      </w:r>
      <w:r w:rsidR="005A4220" w:rsidRPr="005A4220">
        <w:rPr>
          <w:rFonts w:ascii="Times New Roman" w:hAnsi="Times New Roman" w:cs="Times New Roman"/>
          <w:sz w:val="24"/>
          <w:szCs w:val="24"/>
        </w:rPr>
        <w:t>(</w:t>
      </w:r>
      <w:r w:rsidR="005A4220" w:rsidRPr="005A4220">
        <w:rPr>
          <w:rFonts w:ascii="Times New Roman" w:hAnsi="Times New Roman" w:cs="Times New Roman"/>
          <w:i/>
          <w:iCs/>
          <w:sz w:val="24"/>
          <w:szCs w:val="24"/>
        </w:rPr>
        <w:t>Information and Resources for Survivors, Supporters and Health Professionals</w:t>
      </w:r>
      <w:r w:rsidR="005A4220" w:rsidRPr="005A4220">
        <w:rPr>
          <w:rFonts w:ascii="Times New Roman" w:hAnsi="Times New Roman" w:cs="Times New Roman"/>
          <w:sz w:val="24"/>
          <w:szCs w:val="24"/>
        </w:rPr>
        <w:t>)</w:t>
      </w:r>
      <w:r w:rsidR="005A4220">
        <w:rPr>
          <w:rFonts w:ascii="Times New Roman" w:hAnsi="Times New Roman" w:cs="Times New Roman"/>
          <w:sz w:val="24"/>
          <w:szCs w:val="24"/>
        </w:rPr>
        <w:fldChar w:fldCharType="end"/>
      </w:r>
      <w:r w:rsidR="00AC1497">
        <w:rPr>
          <w:rFonts w:ascii="Times New Roman" w:hAnsi="Times New Roman" w:cs="Times New Roman"/>
          <w:sz w:val="24"/>
          <w:szCs w:val="24"/>
        </w:rPr>
        <w:t>.</w:t>
      </w:r>
      <w:r w:rsidR="00E75282">
        <w:rPr>
          <w:rFonts w:ascii="Times New Roman" w:hAnsi="Times New Roman" w:cs="Times New Roman"/>
          <w:sz w:val="24"/>
          <w:szCs w:val="24"/>
        </w:rPr>
        <w:t xml:space="preserve"> The consequences of physical abuse are adverse. It is likely to cause a</w:t>
      </w:r>
      <w:r w:rsidR="00E1789C">
        <w:rPr>
          <w:rFonts w:ascii="Times New Roman" w:hAnsi="Times New Roman" w:cs="Times New Roman"/>
          <w:sz w:val="24"/>
          <w:szCs w:val="24"/>
        </w:rPr>
        <w:t xml:space="preserve"> </w:t>
      </w:r>
      <w:r w:rsidR="00E75282">
        <w:rPr>
          <w:rFonts w:ascii="Times New Roman" w:hAnsi="Times New Roman" w:cs="Times New Roman"/>
          <w:sz w:val="24"/>
          <w:szCs w:val="24"/>
        </w:rPr>
        <w:t xml:space="preserve">child to </w:t>
      </w:r>
      <w:r w:rsidR="00E75282">
        <w:rPr>
          <w:rFonts w:ascii="Times New Roman" w:hAnsi="Times New Roman" w:cs="Times New Roman"/>
          <w:sz w:val="24"/>
          <w:szCs w:val="24"/>
        </w:rPr>
        <w:lastRenderedPageBreak/>
        <w:t>confront severe personality disorders, dissociative disorders,</w:t>
      </w:r>
      <w:r w:rsidR="00E1789C">
        <w:rPr>
          <w:rFonts w:ascii="Times New Roman" w:hAnsi="Times New Roman" w:cs="Times New Roman"/>
          <w:sz w:val="24"/>
          <w:szCs w:val="24"/>
        </w:rPr>
        <w:t xml:space="preserve"> anxiety, </w:t>
      </w:r>
      <w:r w:rsidR="000E3B4A">
        <w:rPr>
          <w:rFonts w:ascii="Times New Roman" w:hAnsi="Times New Roman" w:cs="Times New Roman"/>
          <w:sz w:val="24"/>
          <w:szCs w:val="24"/>
        </w:rPr>
        <w:t>eating disorders, aggression, substance abuse and suicidal ideation.</w:t>
      </w:r>
      <w:r w:rsidR="00101567">
        <w:rPr>
          <w:rFonts w:ascii="Times New Roman" w:hAnsi="Times New Roman" w:cs="Times New Roman"/>
          <w:sz w:val="24"/>
          <w:szCs w:val="24"/>
        </w:rPr>
        <w:t xml:space="preserve"> </w:t>
      </w:r>
      <w:r>
        <w:rPr>
          <w:rFonts w:ascii="Times New Roman" w:hAnsi="Times New Roman" w:cs="Times New Roman"/>
          <w:sz w:val="24"/>
          <w:szCs w:val="24"/>
        </w:rPr>
        <w:t>Moreover, physical abuse in childhood is also attributed to being homelessness in the future.</w:t>
      </w:r>
    </w:p>
    <w:p w:rsidR="001544FB" w:rsidRDefault="007D1621" w:rsidP="00E61A1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oreover, sexual abuse is the other </w:t>
      </w:r>
      <w:r>
        <w:rPr>
          <w:rFonts w:ascii="Times New Roman" w:hAnsi="Times New Roman" w:cs="Times New Roman"/>
          <w:sz w:val="24"/>
          <w:szCs w:val="24"/>
        </w:rPr>
        <w:t>kind of child abuse which casts harmful impacts a child’s emotional, mental and physical well-being.</w:t>
      </w:r>
      <w:r w:rsidR="001F2898">
        <w:rPr>
          <w:rFonts w:ascii="Times New Roman" w:hAnsi="Times New Roman" w:cs="Times New Roman"/>
          <w:sz w:val="24"/>
          <w:szCs w:val="24"/>
        </w:rPr>
        <w:t xml:space="preserve"> In sexual abuse, children are abused by an older adolescent or adult to meet the desires of sexual stimulation.</w:t>
      </w:r>
      <w:r w:rsidR="002F23DA">
        <w:rPr>
          <w:rFonts w:ascii="Times New Roman" w:hAnsi="Times New Roman" w:cs="Times New Roman"/>
          <w:sz w:val="24"/>
          <w:szCs w:val="24"/>
        </w:rPr>
        <w:t xml:space="preserve"> </w:t>
      </w:r>
      <w:r w:rsidR="005513FC">
        <w:rPr>
          <w:rFonts w:ascii="Times New Roman" w:hAnsi="Times New Roman" w:cs="Times New Roman"/>
          <w:sz w:val="24"/>
          <w:szCs w:val="24"/>
        </w:rPr>
        <w:t xml:space="preserve">The potential kinds of sexual abuse subjected to the children include sexual contact, violent exposure of genitals, displaying pornography, utilizing children to </w:t>
      </w:r>
      <w:r w:rsidR="00613544">
        <w:rPr>
          <w:rFonts w:ascii="Times New Roman" w:hAnsi="Times New Roman" w:cs="Times New Roman"/>
          <w:sz w:val="24"/>
          <w:szCs w:val="24"/>
        </w:rPr>
        <w:t xml:space="preserve">be </w:t>
      </w:r>
      <w:r w:rsidR="005513FC">
        <w:rPr>
          <w:rFonts w:ascii="Times New Roman" w:hAnsi="Times New Roman" w:cs="Times New Roman"/>
          <w:sz w:val="24"/>
          <w:szCs w:val="24"/>
        </w:rPr>
        <w:t>feature</w:t>
      </w:r>
      <w:r w:rsidR="00613544">
        <w:rPr>
          <w:rFonts w:ascii="Times New Roman" w:hAnsi="Times New Roman" w:cs="Times New Roman"/>
          <w:sz w:val="24"/>
          <w:szCs w:val="24"/>
        </w:rPr>
        <w:t>d</w:t>
      </w:r>
      <w:r w:rsidR="005513FC">
        <w:rPr>
          <w:rFonts w:ascii="Times New Roman" w:hAnsi="Times New Roman" w:cs="Times New Roman"/>
          <w:sz w:val="24"/>
          <w:szCs w:val="24"/>
        </w:rPr>
        <w:t xml:space="preserve"> in pornography</w:t>
      </w:r>
      <w:r w:rsidR="00613544">
        <w:rPr>
          <w:rFonts w:ascii="Times New Roman" w:hAnsi="Times New Roman" w:cs="Times New Roman"/>
          <w:sz w:val="24"/>
          <w:szCs w:val="24"/>
        </w:rPr>
        <w:t xml:space="preserve"> and viewing their private privates without making contact.</w:t>
      </w:r>
      <w:r w:rsidR="003F48B7">
        <w:rPr>
          <w:rFonts w:ascii="Times New Roman" w:hAnsi="Times New Roman" w:cs="Times New Roman"/>
          <w:sz w:val="24"/>
          <w:szCs w:val="24"/>
        </w:rPr>
        <w:t xml:space="preserve"> The perpetrator of the child abuse, in most of the causes, had experienced similar subjection in childhood. It is the anger and frustration which urges the perpetrator to treat the other children in the same manner. </w:t>
      </w:r>
      <w:r w:rsidR="00926A40">
        <w:rPr>
          <w:rFonts w:ascii="Times New Roman" w:hAnsi="Times New Roman" w:cs="Times New Roman"/>
          <w:sz w:val="24"/>
          <w:szCs w:val="24"/>
        </w:rPr>
        <w:t>T</w:t>
      </w:r>
      <w:r w:rsidR="003F48B7">
        <w:rPr>
          <w:rFonts w:ascii="Times New Roman" w:hAnsi="Times New Roman" w:cs="Times New Roman"/>
          <w:sz w:val="24"/>
          <w:szCs w:val="24"/>
        </w:rPr>
        <w:t>he</w:t>
      </w:r>
      <w:r w:rsidR="006E3097">
        <w:rPr>
          <w:rFonts w:ascii="Times New Roman" w:hAnsi="Times New Roman" w:cs="Times New Roman"/>
          <w:sz w:val="24"/>
          <w:szCs w:val="24"/>
        </w:rPr>
        <w:t xml:space="preserve"> adverse consequences of sexual abuse can desecrate the self-esteem and mental health of the victim. The other harmful ramifications are listed as follows:</w:t>
      </w:r>
      <w:r w:rsidR="00E36378">
        <w:rPr>
          <w:rFonts w:ascii="Times New Roman" w:hAnsi="Times New Roman" w:cs="Times New Roman"/>
          <w:sz w:val="24"/>
          <w:szCs w:val="24"/>
        </w:rPr>
        <w:t xml:space="preserve"> chronic pain,</w:t>
      </w:r>
      <w:r w:rsidR="007466D3">
        <w:rPr>
          <w:rFonts w:ascii="Times New Roman" w:hAnsi="Times New Roman" w:cs="Times New Roman"/>
          <w:sz w:val="24"/>
          <w:szCs w:val="24"/>
        </w:rPr>
        <w:t xml:space="preserve"> sexual dysfunction, suicidal ideation, depression, borderline personality disorders and the extent to re-victimization in the later stages of life.</w:t>
      </w:r>
      <w:r w:rsidR="000D1F59">
        <w:rPr>
          <w:rFonts w:ascii="Times New Roman" w:hAnsi="Times New Roman" w:cs="Times New Roman"/>
          <w:sz w:val="24"/>
          <w:szCs w:val="24"/>
        </w:rPr>
        <w:t xml:space="preserve"> Furthermore, the sexual victimization at a young age is associated with the</w:t>
      </w:r>
      <w:r w:rsidR="00313E0C">
        <w:rPr>
          <w:rFonts w:ascii="Times New Roman" w:hAnsi="Times New Roman" w:cs="Times New Roman"/>
          <w:sz w:val="24"/>
          <w:szCs w:val="24"/>
        </w:rPr>
        <w:t xml:space="preserve"> various risk factors as the enhanced prevalence of HIV, condom avoidance, frequent change in sexual partners and minor knowledge about safe sex practices. </w:t>
      </w:r>
    </w:p>
    <w:p w:rsidR="00306BE9" w:rsidRDefault="007D1621" w:rsidP="00E61A16">
      <w:pPr>
        <w:spacing w:after="0" w:line="480" w:lineRule="auto"/>
        <w:rPr>
          <w:rFonts w:ascii="Times New Roman" w:hAnsi="Times New Roman" w:cs="Times New Roman"/>
          <w:sz w:val="24"/>
          <w:szCs w:val="24"/>
        </w:rPr>
      </w:pPr>
      <w:r>
        <w:rPr>
          <w:rFonts w:ascii="Times New Roman" w:hAnsi="Times New Roman" w:cs="Times New Roman"/>
          <w:sz w:val="24"/>
          <w:szCs w:val="24"/>
        </w:rPr>
        <w:tab/>
        <w:t>In the</w:t>
      </w:r>
      <w:r>
        <w:rPr>
          <w:rFonts w:ascii="Times New Roman" w:hAnsi="Times New Roman" w:cs="Times New Roman"/>
          <w:sz w:val="24"/>
          <w:szCs w:val="24"/>
        </w:rPr>
        <w:t xml:space="preserve"> United States of America (USA),</w:t>
      </w:r>
      <w:r w:rsidR="00C8205D">
        <w:rPr>
          <w:rFonts w:ascii="Times New Roman" w:hAnsi="Times New Roman" w:cs="Times New Roman"/>
          <w:sz w:val="24"/>
          <w:szCs w:val="24"/>
        </w:rPr>
        <w:t xml:space="preserve"> more than 3 million reports of child abuse are registered each year</w:t>
      </w:r>
      <w:r w:rsidR="005A4220">
        <w:rPr>
          <w:rFonts w:ascii="Times New Roman" w:hAnsi="Times New Roman" w:cs="Times New Roman"/>
          <w:sz w:val="24"/>
          <w:szCs w:val="24"/>
        </w:rPr>
        <w:fldChar w:fldCharType="begin"/>
      </w:r>
      <w:r w:rsidR="005A4220">
        <w:rPr>
          <w:rFonts w:ascii="Times New Roman" w:hAnsi="Times New Roman" w:cs="Times New Roman"/>
          <w:sz w:val="24"/>
          <w:szCs w:val="24"/>
        </w:rPr>
        <w:instrText xml:space="preserve"> ADDIN ZOTERO_ITEM CSL_CITATION {"citationID":"L0WsVk95","properties":{"formattedCitation":"(\\uc0\\u8220{}What Is Child Abuse\\uc0\\u8221{})","plainCitation":"(“What Is Child Abuse”)","noteIndex":0},"citationItems":[{"id":2168,"uris":["http://zotero.org/users/local/H8YOvGFC/items/CIRG2IFI"],"uri":["http://zotero.org/users/local/H8YOvGFC/items/CIRG2IFI"],"itemData":{"id":2168,"type":"post-weblog","title":"What is Child Abuse","container-title":"Childhelp","abstract":"Child abuse can take many forms from physical to sexual even emotional. Find out more about child abuse in this informative article.","URL":"https://www.childhelp.org/child-abuse/","language":"en-US","accessed":{"date-parts":[["2019",3,11]]}}}],"schema":"https://github.com/citation-style-language/schema/raw/master/csl-citation.json"} </w:instrText>
      </w:r>
      <w:r w:rsidR="005A4220">
        <w:rPr>
          <w:rFonts w:ascii="Times New Roman" w:hAnsi="Times New Roman" w:cs="Times New Roman"/>
          <w:sz w:val="24"/>
          <w:szCs w:val="24"/>
        </w:rPr>
        <w:fldChar w:fldCharType="separate"/>
      </w:r>
      <w:r w:rsidR="005A4220" w:rsidRPr="005A4220">
        <w:rPr>
          <w:rFonts w:ascii="Times New Roman" w:hAnsi="Times New Roman" w:cs="Times New Roman"/>
          <w:sz w:val="24"/>
          <w:szCs w:val="24"/>
        </w:rPr>
        <w:t>(“What Is Child Abuse”)</w:t>
      </w:r>
      <w:r w:rsidR="005A4220">
        <w:rPr>
          <w:rFonts w:ascii="Times New Roman" w:hAnsi="Times New Roman" w:cs="Times New Roman"/>
          <w:sz w:val="24"/>
          <w:szCs w:val="24"/>
        </w:rPr>
        <w:fldChar w:fldCharType="end"/>
      </w:r>
      <w:r w:rsidR="00C8205D">
        <w:rPr>
          <w:rFonts w:ascii="Times New Roman" w:hAnsi="Times New Roman" w:cs="Times New Roman"/>
          <w:sz w:val="24"/>
          <w:szCs w:val="24"/>
        </w:rPr>
        <w:t>. It is a</w:t>
      </w:r>
      <w:r w:rsidR="00717011">
        <w:rPr>
          <w:rFonts w:ascii="Times New Roman" w:hAnsi="Times New Roman" w:cs="Times New Roman"/>
          <w:sz w:val="24"/>
          <w:szCs w:val="24"/>
        </w:rPr>
        <w:t xml:space="preserve"> critical</w:t>
      </w:r>
      <w:r w:rsidR="0024146D">
        <w:rPr>
          <w:rFonts w:ascii="Times New Roman" w:hAnsi="Times New Roman" w:cs="Times New Roman"/>
          <w:sz w:val="24"/>
          <w:szCs w:val="24"/>
        </w:rPr>
        <w:t xml:space="preserve"> </w:t>
      </w:r>
      <w:r w:rsidR="007635FF">
        <w:rPr>
          <w:rFonts w:ascii="Times New Roman" w:hAnsi="Times New Roman" w:cs="Times New Roman"/>
          <w:sz w:val="24"/>
          <w:szCs w:val="24"/>
        </w:rPr>
        <w:t>epidemic</w:t>
      </w:r>
      <w:r w:rsidR="008F53C6">
        <w:rPr>
          <w:rFonts w:ascii="Times New Roman" w:hAnsi="Times New Roman" w:cs="Times New Roman"/>
          <w:sz w:val="24"/>
          <w:szCs w:val="24"/>
        </w:rPr>
        <w:t xml:space="preserve"> which ought to be prevented by potential efforts. </w:t>
      </w:r>
      <w:r w:rsidR="004706F5">
        <w:rPr>
          <w:rFonts w:ascii="Times New Roman" w:hAnsi="Times New Roman" w:cs="Times New Roman"/>
          <w:sz w:val="24"/>
          <w:szCs w:val="24"/>
        </w:rPr>
        <w:t>Child neglect is increasing with the passage of time. The caregiver or parents struggle to devo</w:t>
      </w:r>
      <w:r w:rsidR="00A8528D">
        <w:rPr>
          <w:rFonts w:ascii="Times New Roman" w:hAnsi="Times New Roman" w:cs="Times New Roman"/>
          <w:sz w:val="24"/>
          <w:szCs w:val="24"/>
        </w:rPr>
        <w:t>te sufficient</w:t>
      </w:r>
      <w:r w:rsidR="00D20B3E">
        <w:rPr>
          <w:rFonts w:ascii="Times New Roman" w:hAnsi="Times New Roman" w:cs="Times New Roman"/>
          <w:sz w:val="24"/>
          <w:szCs w:val="24"/>
        </w:rPr>
        <w:t xml:space="preserve"> care to the children </w:t>
      </w:r>
      <w:r w:rsidR="004128C2">
        <w:rPr>
          <w:rFonts w:ascii="Times New Roman" w:hAnsi="Times New Roman" w:cs="Times New Roman"/>
          <w:sz w:val="24"/>
          <w:szCs w:val="24"/>
        </w:rPr>
        <w:t>who are imperative for the sound health, development and well-being of the children.</w:t>
      </w:r>
      <w:r w:rsidR="00D15425">
        <w:rPr>
          <w:rFonts w:ascii="Times New Roman" w:hAnsi="Times New Roman" w:cs="Times New Roman"/>
          <w:sz w:val="24"/>
          <w:szCs w:val="24"/>
        </w:rPr>
        <w:t xml:space="preserve"> </w:t>
      </w:r>
      <w:r w:rsidR="00163B7A">
        <w:rPr>
          <w:rFonts w:ascii="Times New Roman" w:hAnsi="Times New Roman" w:cs="Times New Roman"/>
          <w:sz w:val="24"/>
          <w:szCs w:val="24"/>
        </w:rPr>
        <w:t>The consequences of</w:t>
      </w:r>
      <w:r w:rsidR="00E2105C">
        <w:rPr>
          <w:rFonts w:ascii="Times New Roman" w:hAnsi="Times New Roman" w:cs="Times New Roman"/>
          <w:sz w:val="24"/>
          <w:szCs w:val="24"/>
        </w:rPr>
        <w:t xml:space="preserve"> child neglect are listed as</w:t>
      </w:r>
      <w:r w:rsidR="006A4B70">
        <w:rPr>
          <w:rFonts w:ascii="Times New Roman" w:hAnsi="Times New Roman" w:cs="Times New Roman"/>
          <w:sz w:val="24"/>
          <w:szCs w:val="24"/>
        </w:rPr>
        <w:t xml:space="preserve"> </w:t>
      </w:r>
      <w:r w:rsidR="00E633B6">
        <w:rPr>
          <w:rFonts w:ascii="Times New Roman" w:hAnsi="Times New Roman" w:cs="Times New Roman"/>
          <w:sz w:val="24"/>
          <w:szCs w:val="24"/>
        </w:rPr>
        <w:t>impaired</w:t>
      </w:r>
      <w:r w:rsidR="006A4B70">
        <w:rPr>
          <w:rFonts w:ascii="Times New Roman" w:hAnsi="Times New Roman" w:cs="Times New Roman"/>
          <w:sz w:val="24"/>
          <w:szCs w:val="24"/>
        </w:rPr>
        <w:t xml:space="preserve"> neuropsychological comprising attention, executive function, memory, language, </w:t>
      </w:r>
      <w:r w:rsidR="006A4B70">
        <w:rPr>
          <w:rFonts w:ascii="Times New Roman" w:hAnsi="Times New Roman" w:cs="Times New Roman"/>
          <w:sz w:val="24"/>
          <w:szCs w:val="24"/>
        </w:rPr>
        <w:lastRenderedPageBreak/>
        <w:t>processing speed and social skills. Such children advance to establish a</w:t>
      </w:r>
      <w:r w:rsidR="00354FB5">
        <w:rPr>
          <w:rFonts w:ascii="Times New Roman" w:hAnsi="Times New Roman" w:cs="Times New Roman"/>
          <w:sz w:val="24"/>
          <w:szCs w:val="24"/>
        </w:rPr>
        <w:t xml:space="preserve">n abusive and manipulative nature after getting affected by neglect to an </w:t>
      </w:r>
      <w:r w:rsidR="00A17D7E">
        <w:rPr>
          <w:rFonts w:ascii="Times New Roman" w:hAnsi="Times New Roman" w:cs="Times New Roman"/>
          <w:sz w:val="24"/>
          <w:szCs w:val="24"/>
        </w:rPr>
        <w:t>extreme</w:t>
      </w:r>
      <w:r w:rsidR="00354FB5">
        <w:rPr>
          <w:rFonts w:ascii="Times New Roman" w:hAnsi="Times New Roman" w:cs="Times New Roman"/>
          <w:sz w:val="24"/>
          <w:szCs w:val="24"/>
        </w:rPr>
        <w:t xml:space="preserve"> extent.</w:t>
      </w:r>
      <w:r>
        <w:rPr>
          <w:rFonts w:ascii="Times New Roman" w:hAnsi="Times New Roman" w:cs="Times New Roman"/>
          <w:sz w:val="24"/>
          <w:szCs w:val="24"/>
        </w:rPr>
        <w:t xml:space="preserve"> </w:t>
      </w:r>
    </w:p>
    <w:p w:rsidR="003969AD" w:rsidRDefault="007D1621" w:rsidP="00E61A1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w:t>
      </w:r>
      <w:r>
        <w:rPr>
          <w:rFonts w:ascii="Times New Roman" w:hAnsi="Times New Roman" w:cs="Times New Roman"/>
          <w:sz w:val="24"/>
          <w:szCs w:val="24"/>
        </w:rPr>
        <w:t>addition, child abuse is an international adversity. Nearly each nation ion the world suffers the</w:t>
      </w:r>
      <w:r w:rsidR="00DB6D04">
        <w:rPr>
          <w:rFonts w:ascii="Times New Roman" w:hAnsi="Times New Roman" w:cs="Times New Roman"/>
          <w:sz w:val="24"/>
          <w:szCs w:val="24"/>
        </w:rPr>
        <w:t xml:space="preserve"> negative impacts of child abuse</w:t>
      </w:r>
      <w:r w:rsidR="005F6819">
        <w:rPr>
          <w:rFonts w:ascii="Times New Roman" w:hAnsi="Times New Roman" w:cs="Times New Roman"/>
          <w:sz w:val="24"/>
          <w:szCs w:val="24"/>
        </w:rPr>
        <w:t>. The need of the hour is the promulgation and enforcement of</w:t>
      </w:r>
      <w:r w:rsidR="00E01541">
        <w:rPr>
          <w:rFonts w:ascii="Times New Roman" w:hAnsi="Times New Roman" w:cs="Times New Roman"/>
          <w:sz w:val="24"/>
          <w:szCs w:val="24"/>
        </w:rPr>
        <w:t xml:space="preserve"> stringent laws that c</w:t>
      </w:r>
      <w:r w:rsidR="00FD1F4E">
        <w:rPr>
          <w:rFonts w:ascii="Times New Roman" w:hAnsi="Times New Roman" w:cs="Times New Roman"/>
          <w:sz w:val="24"/>
          <w:szCs w:val="24"/>
        </w:rPr>
        <w:t>a</w:t>
      </w:r>
      <w:r w:rsidR="009F6601">
        <w:rPr>
          <w:rFonts w:ascii="Times New Roman" w:hAnsi="Times New Roman" w:cs="Times New Roman"/>
          <w:sz w:val="24"/>
          <w:szCs w:val="24"/>
        </w:rPr>
        <w:t xml:space="preserve">n prevent the menace of child abuse from the </w:t>
      </w:r>
      <w:r w:rsidR="00E355BA">
        <w:rPr>
          <w:rFonts w:ascii="Times New Roman" w:hAnsi="Times New Roman" w:cs="Times New Roman"/>
          <w:sz w:val="24"/>
          <w:szCs w:val="24"/>
        </w:rPr>
        <w:t xml:space="preserve">very roots of communities. </w:t>
      </w:r>
      <w:r w:rsidR="00E849A0">
        <w:rPr>
          <w:rFonts w:ascii="Times New Roman" w:hAnsi="Times New Roman" w:cs="Times New Roman"/>
          <w:sz w:val="24"/>
          <w:szCs w:val="24"/>
        </w:rPr>
        <w:t>It is an intricate matter which requires critical attention of the policymakers and stakeholders. Unfortunately, the contemporary</w:t>
      </w:r>
      <w:r w:rsidR="008C0C3D">
        <w:rPr>
          <w:rFonts w:ascii="Times New Roman" w:hAnsi="Times New Roman" w:cs="Times New Roman"/>
          <w:sz w:val="24"/>
          <w:szCs w:val="24"/>
        </w:rPr>
        <w:t xml:space="preserve"> existence of the practice of child abuse has reached a critical extent. </w:t>
      </w:r>
      <w:r w:rsidR="001D7D9D">
        <w:rPr>
          <w:rFonts w:ascii="Times New Roman" w:hAnsi="Times New Roman" w:cs="Times New Roman"/>
          <w:sz w:val="24"/>
          <w:szCs w:val="24"/>
        </w:rPr>
        <w:t>Moreover, information from the Centers for Disease Control and Prevention (CDC)</w:t>
      </w:r>
      <w:r w:rsidR="008E1CC8">
        <w:rPr>
          <w:rFonts w:ascii="Times New Roman" w:hAnsi="Times New Roman" w:cs="Times New Roman"/>
          <w:sz w:val="24"/>
          <w:szCs w:val="24"/>
        </w:rPr>
        <w:t xml:space="preserve"> reveals some intriguing facts. There exists a significant correlation between the amounts of adverse childhood experiences and detrimental health implications in adults. These adults confront challenges as cancer, mental illness, heart attack, alcohol abuse and</w:t>
      </w:r>
      <w:r w:rsidR="00646349">
        <w:rPr>
          <w:rFonts w:ascii="Times New Roman" w:hAnsi="Times New Roman" w:cs="Times New Roman"/>
          <w:sz w:val="24"/>
          <w:szCs w:val="24"/>
        </w:rPr>
        <w:t xml:space="preserve"> reduced longevity drug addiction. </w:t>
      </w:r>
      <w:r w:rsidR="00B6444F">
        <w:rPr>
          <w:rFonts w:ascii="Times New Roman" w:hAnsi="Times New Roman" w:cs="Times New Roman"/>
          <w:sz w:val="24"/>
          <w:szCs w:val="24"/>
        </w:rPr>
        <w:t xml:space="preserve">Anonymous research </w:t>
      </w:r>
      <w:r w:rsidR="00E63D4C">
        <w:rPr>
          <w:rFonts w:ascii="Times New Roman" w:hAnsi="Times New Roman" w:cs="Times New Roman"/>
          <w:sz w:val="24"/>
          <w:szCs w:val="24"/>
        </w:rPr>
        <w:t xml:space="preserve">stipulating the </w:t>
      </w:r>
      <w:r w:rsidR="00006329">
        <w:rPr>
          <w:rFonts w:ascii="Times New Roman" w:hAnsi="Times New Roman" w:cs="Times New Roman"/>
          <w:sz w:val="24"/>
          <w:szCs w:val="24"/>
        </w:rPr>
        <w:t>survey including State students propose that 8% of the 10</w:t>
      </w:r>
      <w:r w:rsidR="00006329" w:rsidRPr="00006329">
        <w:rPr>
          <w:rFonts w:ascii="Times New Roman" w:hAnsi="Times New Roman" w:cs="Times New Roman"/>
          <w:sz w:val="24"/>
          <w:szCs w:val="24"/>
          <w:vertAlign w:val="superscript"/>
        </w:rPr>
        <w:t>th</w:t>
      </w:r>
      <w:r w:rsidR="00006329">
        <w:rPr>
          <w:rFonts w:ascii="Times New Roman" w:hAnsi="Times New Roman" w:cs="Times New Roman"/>
          <w:sz w:val="24"/>
          <w:szCs w:val="24"/>
        </w:rPr>
        <w:t xml:space="preserve"> and 11</w:t>
      </w:r>
      <w:r w:rsidR="00006329" w:rsidRPr="00006329">
        <w:rPr>
          <w:rFonts w:ascii="Times New Roman" w:hAnsi="Times New Roman" w:cs="Times New Roman"/>
          <w:sz w:val="24"/>
          <w:szCs w:val="24"/>
          <w:vertAlign w:val="superscript"/>
        </w:rPr>
        <w:t>th</w:t>
      </w:r>
      <w:r w:rsidR="00006329">
        <w:rPr>
          <w:rFonts w:ascii="Times New Roman" w:hAnsi="Times New Roman" w:cs="Times New Roman"/>
          <w:sz w:val="24"/>
          <w:szCs w:val="24"/>
        </w:rPr>
        <w:t>-grade students advance to commit suicide.</w:t>
      </w:r>
      <w:r w:rsidR="00E4775E">
        <w:rPr>
          <w:rFonts w:ascii="Times New Roman" w:hAnsi="Times New Roman" w:cs="Times New Roman"/>
          <w:sz w:val="24"/>
          <w:szCs w:val="24"/>
        </w:rPr>
        <w:t xml:space="preserve"> The rates of anxiety and depression are also relatively higher. </w:t>
      </w:r>
    </w:p>
    <w:p w:rsidR="00E4775E" w:rsidRDefault="007D1621" w:rsidP="00E61A1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 critical appraisal of the matter reveals further unfortunate incidents. There is a wide range of instances of child abuse which are essentially kept hidden are unreported. </w:t>
      </w:r>
      <w:r w:rsidR="008B3C0E">
        <w:rPr>
          <w:rFonts w:ascii="Times New Roman" w:hAnsi="Times New Roman" w:cs="Times New Roman"/>
          <w:sz w:val="24"/>
          <w:szCs w:val="24"/>
        </w:rPr>
        <w:t>The cultural and</w:t>
      </w:r>
      <w:r w:rsidR="008325BD">
        <w:rPr>
          <w:rFonts w:ascii="Times New Roman" w:hAnsi="Times New Roman" w:cs="Times New Roman"/>
          <w:sz w:val="24"/>
          <w:szCs w:val="24"/>
        </w:rPr>
        <w:t xml:space="preserve"> social factors either prevent the victims or their parents from </w:t>
      </w:r>
      <w:r w:rsidR="00B574FF">
        <w:rPr>
          <w:rFonts w:ascii="Times New Roman" w:hAnsi="Times New Roman" w:cs="Times New Roman"/>
          <w:sz w:val="24"/>
          <w:szCs w:val="24"/>
        </w:rPr>
        <w:t xml:space="preserve">reporting these issues because of the stigma attached to them. </w:t>
      </w:r>
      <w:r w:rsidR="00754D88">
        <w:rPr>
          <w:rFonts w:ascii="Times New Roman" w:hAnsi="Times New Roman" w:cs="Times New Roman"/>
          <w:sz w:val="24"/>
          <w:szCs w:val="24"/>
        </w:rPr>
        <w:t>The culture and social structure of each nation are distinct an</w:t>
      </w:r>
      <w:r w:rsidR="00122BA9">
        <w:rPr>
          <w:rFonts w:ascii="Times New Roman" w:hAnsi="Times New Roman" w:cs="Times New Roman"/>
          <w:sz w:val="24"/>
          <w:szCs w:val="24"/>
        </w:rPr>
        <w:t>d complex. The Asian communities are the cornersto</w:t>
      </w:r>
      <w:r w:rsidR="00D9294A">
        <w:rPr>
          <w:rFonts w:ascii="Times New Roman" w:hAnsi="Times New Roman" w:cs="Times New Roman"/>
          <w:sz w:val="24"/>
          <w:szCs w:val="24"/>
        </w:rPr>
        <w:t xml:space="preserve">nes </w:t>
      </w:r>
      <w:r w:rsidR="0030032B">
        <w:rPr>
          <w:rFonts w:ascii="Times New Roman" w:hAnsi="Times New Roman" w:cs="Times New Roman"/>
          <w:sz w:val="24"/>
          <w:szCs w:val="24"/>
        </w:rPr>
        <w:t>to the establishment of a sound relationship between the pa</w:t>
      </w:r>
      <w:r w:rsidR="003C3A06">
        <w:rPr>
          <w:rFonts w:ascii="Times New Roman" w:hAnsi="Times New Roman" w:cs="Times New Roman"/>
          <w:sz w:val="24"/>
          <w:szCs w:val="24"/>
        </w:rPr>
        <w:t xml:space="preserve">rents and children. The western states </w:t>
      </w:r>
      <w:r w:rsidR="007E3748">
        <w:rPr>
          <w:rFonts w:ascii="Times New Roman" w:hAnsi="Times New Roman" w:cs="Times New Roman"/>
          <w:sz w:val="24"/>
          <w:szCs w:val="24"/>
        </w:rPr>
        <w:t>reflect a contrasting picture because of the extended relationship gap between the children and parents or caregivers.</w:t>
      </w:r>
      <w:r w:rsidR="00A33678">
        <w:rPr>
          <w:rFonts w:ascii="Times New Roman" w:hAnsi="Times New Roman" w:cs="Times New Roman"/>
          <w:sz w:val="24"/>
          <w:szCs w:val="24"/>
        </w:rPr>
        <w:t xml:space="preserve"> To conclude, child abuse </w:t>
      </w:r>
      <w:r w:rsidR="00D2475C">
        <w:rPr>
          <w:rFonts w:ascii="Times New Roman" w:hAnsi="Times New Roman" w:cs="Times New Roman"/>
          <w:sz w:val="24"/>
          <w:szCs w:val="24"/>
        </w:rPr>
        <w:t xml:space="preserve">exists in several kinds across the world. The </w:t>
      </w:r>
      <w:r w:rsidR="00336F73">
        <w:rPr>
          <w:rFonts w:ascii="Times New Roman" w:hAnsi="Times New Roman" w:cs="Times New Roman"/>
          <w:sz w:val="24"/>
          <w:szCs w:val="24"/>
        </w:rPr>
        <w:t>lack of thorough implementation of laws and regulations has</w:t>
      </w:r>
      <w:r w:rsidR="002146E4">
        <w:rPr>
          <w:rFonts w:ascii="Times New Roman" w:hAnsi="Times New Roman" w:cs="Times New Roman"/>
          <w:sz w:val="24"/>
          <w:szCs w:val="24"/>
        </w:rPr>
        <w:t xml:space="preserve"> accelerated the occurrence of instances involving </w:t>
      </w:r>
      <w:r w:rsidR="002146E4">
        <w:rPr>
          <w:rFonts w:ascii="Times New Roman" w:hAnsi="Times New Roman" w:cs="Times New Roman"/>
          <w:sz w:val="24"/>
          <w:szCs w:val="24"/>
        </w:rPr>
        <w:lastRenderedPageBreak/>
        <w:t xml:space="preserve">potential </w:t>
      </w:r>
      <w:r w:rsidR="00336F73">
        <w:rPr>
          <w:rFonts w:ascii="Times New Roman" w:hAnsi="Times New Roman" w:cs="Times New Roman"/>
          <w:sz w:val="24"/>
          <w:szCs w:val="24"/>
        </w:rPr>
        <w:t>punishment and torture subjected to the children.</w:t>
      </w:r>
      <w:r w:rsidR="00603F65">
        <w:rPr>
          <w:rFonts w:ascii="Times New Roman" w:hAnsi="Times New Roman" w:cs="Times New Roman"/>
          <w:sz w:val="24"/>
          <w:szCs w:val="24"/>
        </w:rPr>
        <w:t xml:space="preserve"> </w:t>
      </w:r>
      <w:r w:rsidR="00A2431F">
        <w:rPr>
          <w:rFonts w:ascii="Times New Roman" w:hAnsi="Times New Roman" w:cs="Times New Roman"/>
          <w:sz w:val="24"/>
          <w:szCs w:val="24"/>
        </w:rPr>
        <w:t>The bottom line is that child abuse</w:t>
      </w:r>
      <w:r w:rsidR="006A193C">
        <w:rPr>
          <w:rFonts w:ascii="Times New Roman" w:hAnsi="Times New Roman" w:cs="Times New Roman"/>
          <w:sz w:val="24"/>
          <w:szCs w:val="24"/>
        </w:rPr>
        <w:t xml:space="preserve"> </w:t>
      </w:r>
      <w:r w:rsidR="004301C9">
        <w:rPr>
          <w:rFonts w:ascii="Times New Roman" w:hAnsi="Times New Roman" w:cs="Times New Roman"/>
          <w:sz w:val="24"/>
          <w:szCs w:val="24"/>
        </w:rPr>
        <w:t xml:space="preserve">can be essentially </w:t>
      </w:r>
      <w:r w:rsidR="00356177">
        <w:rPr>
          <w:rFonts w:ascii="Times New Roman" w:hAnsi="Times New Roman" w:cs="Times New Roman"/>
          <w:sz w:val="24"/>
          <w:szCs w:val="24"/>
        </w:rPr>
        <w:t>prevented</w:t>
      </w:r>
      <w:r w:rsidR="004301C9">
        <w:rPr>
          <w:rFonts w:ascii="Times New Roman" w:hAnsi="Times New Roman" w:cs="Times New Roman"/>
          <w:sz w:val="24"/>
          <w:szCs w:val="24"/>
        </w:rPr>
        <w:t xml:space="preserve"> by the intervention of the parents and caregivers in true letter and spirits. </w:t>
      </w:r>
      <w:r w:rsidR="00336F73">
        <w:rPr>
          <w:rFonts w:ascii="Times New Roman" w:hAnsi="Times New Roman" w:cs="Times New Roman"/>
          <w:sz w:val="24"/>
          <w:szCs w:val="24"/>
        </w:rPr>
        <w:t xml:space="preserve"> </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56177" w:rsidRDefault="00356177" w:rsidP="004B59D5">
      <w:pPr>
        <w:spacing w:after="0" w:line="480" w:lineRule="auto"/>
        <w:ind w:firstLine="720"/>
        <w:jc w:val="center"/>
        <w:rPr>
          <w:rFonts w:ascii="Times New Roman" w:hAnsi="Times New Roman" w:cs="Times New Roman"/>
          <w:sz w:val="24"/>
          <w:szCs w:val="24"/>
        </w:rPr>
      </w:pPr>
    </w:p>
    <w:p w:rsidR="004B59D5" w:rsidRDefault="007D1621"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5A4220" w:rsidRPr="005A4220" w:rsidRDefault="007D1621" w:rsidP="005A422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A4220">
        <w:rPr>
          <w:rFonts w:ascii="Times New Roman" w:hAnsi="Times New Roman" w:cs="Times New Roman"/>
          <w:i/>
          <w:iCs/>
          <w:sz w:val="24"/>
        </w:rPr>
        <w:t>Information and Resources for Survivors ,</w:t>
      </w:r>
      <w:r w:rsidRPr="005A4220">
        <w:rPr>
          <w:rFonts w:ascii="Times New Roman" w:hAnsi="Times New Roman" w:cs="Times New Roman"/>
          <w:i/>
          <w:iCs/>
          <w:sz w:val="24"/>
        </w:rPr>
        <w:t xml:space="preserve"> Supporters and Health Professionals</w:t>
      </w:r>
      <w:r w:rsidRPr="005A4220">
        <w:rPr>
          <w:rFonts w:ascii="Times New Roman" w:hAnsi="Times New Roman" w:cs="Times New Roman"/>
          <w:sz w:val="24"/>
        </w:rPr>
        <w:t>. https://www.blueknot.org.au/Resources/Information/Understanding-abuse-and-trauma/What-is-child-abuse-/Types-of-child-abuse. Accessed 11 Mar. 2019.</w:t>
      </w:r>
    </w:p>
    <w:p w:rsidR="005A4220" w:rsidRPr="005A4220" w:rsidRDefault="007D1621" w:rsidP="005A4220">
      <w:pPr>
        <w:pStyle w:val="Bibliography"/>
        <w:rPr>
          <w:rFonts w:ascii="Times New Roman" w:hAnsi="Times New Roman" w:cs="Times New Roman"/>
          <w:sz w:val="24"/>
        </w:rPr>
      </w:pPr>
      <w:r w:rsidRPr="005A4220">
        <w:rPr>
          <w:rFonts w:ascii="Times New Roman" w:hAnsi="Times New Roman" w:cs="Times New Roman"/>
          <w:sz w:val="24"/>
        </w:rPr>
        <w:t xml:space="preserve">“What Is Child Abuse.” </w:t>
      </w:r>
      <w:r w:rsidRPr="005A4220">
        <w:rPr>
          <w:rFonts w:ascii="Times New Roman" w:hAnsi="Times New Roman" w:cs="Times New Roman"/>
          <w:i/>
          <w:iCs/>
          <w:sz w:val="24"/>
        </w:rPr>
        <w:t>Childhelp</w:t>
      </w:r>
      <w:r w:rsidRPr="005A4220">
        <w:rPr>
          <w:rFonts w:ascii="Times New Roman" w:hAnsi="Times New Roman" w:cs="Times New Roman"/>
          <w:sz w:val="24"/>
        </w:rPr>
        <w:t>, https://www.childhelp.org/child-abuse</w:t>
      </w:r>
      <w:r w:rsidRPr="005A4220">
        <w:rPr>
          <w:rFonts w:ascii="Times New Roman" w:hAnsi="Times New Roman" w:cs="Times New Roman"/>
          <w:sz w:val="24"/>
        </w:rPr>
        <w:t>/. Accessed 11 Mar. 2019.</w:t>
      </w:r>
    </w:p>
    <w:p w:rsidR="004B59D5" w:rsidRPr="00A8393A" w:rsidRDefault="007D1621"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1621" w:rsidRDefault="007D1621">
      <w:pPr>
        <w:spacing w:after="0" w:line="240" w:lineRule="auto"/>
      </w:pPr>
      <w:r>
        <w:separator/>
      </w:r>
    </w:p>
  </w:endnote>
  <w:endnote w:type="continuationSeparator" w:id="0">
    <w:p w:rsidR="007D1621" w:rsidRDefault="007D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1621" w:rsidRDefault="007D1621">
      <w:pPr>
        <w:spacing w:after="0" w:line="240" w:lineRule="auto"/>
      </w:pPr>
      <w:r>
        <w:separator/>
      </w:r>
    </w:p>
  </w:footnote>
  <w:footnote w:type="continuationSeparator" w:id="0">
    <w:p w:rsidR="007D1621" w:rsidRDefault="007D16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E63D4C" w:rsidRPr="00A8393A" w:rsidRDefault="007D1621"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Pr>
            <w:rFonts w:ascii="Times New Roman" w:hAnsi="Times New Roman" w:cs="Times New Roman"/>
            <w:sz w:val="24"/>
            <w:szCs w:val="24"/>
          </w:rPr>
          <w:fldChar w:fldCharType="separate"/>
        </w:r>
        <w:r w:rsidR="00274065">
          <w:rPr>
            <w:rFonts w:ascii="Times New Roman" w:hAnsi="Times New Roman" w:cs="Times New Roman"/>
            <w:noProof/>
            <w:sz w:val="24"/>
            <w:szCs w:val="24"/>
          </w:rPr>
          <w:t>5</w:t>
        </w:r>
        <w:r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A7E"/>
    <w:rsid w:val="00004668"/>
    <w:rsid w:val="0000621A"/>
    <w:rsid w:val="00006329"/>
    <w:rsid w:val="00013960"/>
    <w:rsid w:val="000206F4"/>
    <w:rsid w:val="0002320A"/>
    <w:rsid w:val="0002749C"/>
    <w:rsid w:val="00032A64"/>
    <w:rsid w:val="0006067B"/>
    <w:rsid w:val="0006257C"/>
    <w:rsid w:val="00074465"/>
    <w:rsid w:val="000873B9"/>
    <w:rsid w:val="00090797"/>
    <w:rsid w:val="000A2BE5"/>
    <w:rsid w:val="000B686C"/>
    <w:rsid w:val="000B7FB2"/>
    <w:rsid w:val="000C4821"/>
    <w:rsid w:val="000D1F59"/>
    <w:rsid w:val="000D748A"/>
    <w:rsid w:val="000D7B40"/>
    <w:rsid w:val="000E132D"/>
    <w:rsid w:val="000E3B4A"/>
    <w:rsid w:val="000E6E22"/>
    <w:rsid w:val="000F0C1D"/>
    <w:rsid w:val="00100727"/>
    <w:rsid w:val="00101567"/>
    <w:rsid w:val="0010209D"/>
    <w:rsid w:val="00104863"/>
    <w:rsid w:val="00111D8B"/>
    <w:rsid w:val="00115F89"/>
    <w:rsid w:val="00122BA9"/>
    <w:rsid w:val="00127DEF"/>
    <w:rsid w:val="001509AF"/>
    <w:rsid w:val="00153C7F"/>
    <w:rsid w:val="0015443A"/>
    <w:rsid w:val="001544FB"/>
    <w:rsid w:val="00160425"/>
    <w:rsid w:val="00163B7A"/>
    <w:rsid w:val="00185533"/>
    <w:rsid w:val="00195E2E"/>
    <w:rsid w:val="00195F35"/>
    <w:rsid w:val="001A3389"/>
    <w:rsid w:val="001A3700"/>
    <w:rsid w:val="001A7CFF"/>
    <w:rsid w:val="001B0C20"/>
    <w:rsid w:val="001C4D14"/>
    <w:rsid w:val="001D75DC"/>
    <w:rsid w:val="001D7D9D"/>
    <w:rsid w:val="001F220E"/>
    <w:rsid w:val="001F2898"/>
    <w:rsid w:val="0020447A"/>
    <w:rsid w:val="002047F5"/>
    <w:rsid w:val="002128DC"/>
    <w:rsid w:val="002146E4"/>
    <w:rsid w:val="0021571B"/>
    <w:rsid w:val="002324B1"/>
    <w:rsid w:val="0023333D"/>
    <w:rsid w:val="0024146D"/>
    <w:rsid w:val="0025088F"/>
    <w:rsid w:val="00260573"/>
    <w:rsid w:val="0027162B"/>
    <w:rsid w:val="00274065"/>
    <w:rsid w:val="002740FD"/>
    <w:rsid w:val="002746DA"/>
    <w:rsid w:val="00287C80"/>
    <w:rsid w:val="002908F5"/>
    <w:rsid w:val="00292521"/>
    <w:rsid w:val="002A6446"/>
    <w:rsid w:val="002B2767"/>
    <w:rsid w:val="002B2B8F"/>
    <w:rsid w:val="002C14A8"/>
    <w:rsid w:val="002D65CE"/>
    <w:rsid w:val="002F23DA"/>
    <w:rsid w:val="0030032B"/>
    <w:rsid w:val="00306BE9"/>
    <w:rsid w:val="00313E0C"/>
    <w:rsid w:val="00322577"/>
    <w:rsid w:val="00330FBB"/>
    <w:rsid w:val="0033622E"/>
    <w:rsid w:val="00336F73"/>
    <w:rsid w:val="00346567"/>
    <w:rsid w:val="00354FB5"/>
    <w:rsid w:val="00356177"/>
    <w:rsid w:val="00356B48"/>
    <w:rsid w:val="0036536A"/>
    <w:rsid w:val="003774FE"/>
    <w:rsid w:val="003859E3"/>
    <w:rsid w:val="00385EB2"/>
    <w:rsid w:val="003969AD"/>
    <w:rsid w:val="003A254E"/>
    <w:rsid w:val="003A32AF"/>
    <w:rsid w:val="003A574B"/>
    <w:rsid w:val="003C3A06"/>
    <w:rsid w:val="003C6794"/>
    <w:rsid w:val="003D09C1"/>
    <w:rsid w:val="003D2B4C"/>
    <w:rsid w:val="003D406F"/>
    <w:rsid w:val="003D6CB8"/>
    <w:rsid w:val="003E5DDB"/>
    <w:rsid w:val="003F4867"/>
    <w:rsid w:val="003F48B7"/>
    <w:rsid w:val="004005AB"/>
    <w:rsid w:val="00403005"/>
    <w:rsid w:val="00404132"/>
    <w:rsid w:val="00404AF1"/>
    <w:rsid w:val="0040653E"/>
    <w:rsid w:val="00406C2D"/>
    <w:rsid w:val="004073ED"/>
    <w:rsid w:val="00411A8C"/>
    <w:rsid w:val="004128C2"/>
    <w:rsid w:val="00413171"/>
    <w:rsid w:val="00425753"/>
    <w:rsid w:val="004301C9"/>
    <w:rsid w:val="004412FE"/>
    <w:rsid w:val="004423A5"/>
    <w:rsid w:val="00461923"/>
    <w:rsid w:val="004706F5"/>
    <w:rsid w:val="00481BE1"/>
    <w:rsid w:val="0049085A"/>
    <w:rsid w:val="0049086E"/>
    <w:rsid w:val="0049704B"/>
    <w:rsid w:val="004A53A7"/>
    <w:rsid w:val="004B2F8C"/>
    <w:rsid w:val="004B539E"/>
    <w:rsid w:val="004B59D5"/>
    <w:rsid w:val="004C0D6B"/>
    <w:rsid w:val="004C175E"/>
    <w:rsid w:val="004C2BAA"/>
    <w:rsid w:val="004C46B3"/>
    <w:rsid w:val="004C70C5"/>
    <w:rsid w:val="004D3D58"/>
    <w:rsid w:val="004E189E"/>
    <w:rsid w:val="004E44F3"/>
    <w:rsid w:val="004F5647"/>
    <w:rsid w:val="004F7C40"/>
    <w:rsid w:val="0051131D"/>
    <w:rsid w:val="00512C74"/>
    <w:rsid w:val="005150AE"/>
    <w:rsid w:val="00520A57"/>
    <w:rsid w:val="00531447"/>
    <w:rsid w:val="00550EB4"/>
    <w:rsid w:val="005513FC"/>
    <w:rsid w:val="00570A94"/>
    <w:rsid w:val="005778F3"/>
    <w:rsid w:val="00587BC4"/>
    <w:rsid w:val="00592284"/>
    <w:rsid w:val="00593AE1"/>
    <w:rsid w:val="00593B45"/>
    <w:rsid w:val="005A0840"/>
    <w:rsid w:val="005A4220"/>
    <w:rsid w:val="005A55DA"/>
    <w:rsid w:val="005B0AD6"/>
    <w:rsid w:val="005D543A"/>
    <w:rsid w:val="005F5E3E"/>
    <w:rsid w:val="005F6819"/>
    <w:rsid w:val="0060222A"/>
    <w:rsid w:val="00603F65"/>
    <w:rsid w:val="0060470A"/>
    <w:rsid w:val="00613544"/>
    <w:rsid w:val="006141FE"/>
    <w:rsid w:val="00624516"/>
    <w:rsid w:val="00645CE2"/>
    <w:rsid w:val="00646349"/>
    <w:rsid w:val="00660F52"/>
    <w:rsid w:val="00663682"/>
    <w:rsid w:val="00665F13"/>
    <w:rsid w:val="00672A67"/>
    <w:rsid w:val="006A05F0"/>
    <w:rsid w:val="006A193C"/>
    <w:rsid w:val="006A4B70"/>
    <w:rsid w:val="006B2170"/>
    <w:rsid w:val="006B7346"/>
    <w:rsid w:val="006C1249"/>
    <w:rsid w:val="006D32C4"/>
    <w:rsid w:val="006D3DF5"/>
    <w:rsid w:val="006D6792"/>
    <w:rsid w:val="006E3097"/>
    <w:rsid w:val="006E3CDB"/>
    <w:rsid w:val="006E689F"/>
    <w:rsid w:val="006F44AE"/>
    <w:rsid w:val="00705AC2"/>
    <w:rsid w:val="0071188F"/>
    <w:rsid w:val="00714684"/>
    <w:rsid w:val="00717011"/>
    <w:rsid w:val="00723C01"/>
    <w:rsid w:val="007466D3"/>
    <w:rsid w:val="00754D88"/>
    <w:rsid w:val="007635FF"/>
    <w:rsid w:val="0076519D"/>
    <w:rsid w:val="00766E12"/>
    <w:rsid w:val="007712E7"/>
    <w:rsid w:val="00775832"/>
    <w:rsid w:val="00784261"/>
    <w:rsid w:val="007876A6"/>
    <w:rsid w:val="007915AD"/>
    <w:rsid w:val="007A686E"/>
    <w:rsid w:val="007B4FE6"/>
    <w:rsid w:val="007B7ECE"/>
    <w:rsid w:val="007C71F7"/>
    <w:rsid w:val="007D1621"/>
    <w:rsid w:val="007E3748"/>
    <w:rsid w:val="007E3854"/>
    <w:rsid w:val="007E79BE"/>
    <w:rsid w:val="007F08E3"/>
    <w:rsid w:val="007F15E5"/>
    <w:rsid w:val="007F2FCB"/>
    <w:rsid w:val="007F7804"/>
    <w:rsid w:val="00805F7D"/>
    <w:rsid w:val="00810272"/>
    <w:rsid w:val="00824068"/>
    <w:rsid w:val="008325BD"/>
    <w:rsid w:val="00837BD5"/>
    <w:rsid w:val="00851160"/>
    <w:rsid w:val="00851D12"/>
    <w:rsid w:val="00854BB3"/>
    <w:rsid w:val="008659C1"/>
    <w:rsid w:val="00895A33"/>
    <w:rsid w:val="008B3C0E"/>
    <w:rsid w:val="008B4D9D"/>
    <w:rsid w:val="008B7C03"/>
    <w:rsid w:val="008C0C3D"/>
    <w:rsid w:val="008C5488"/>
    <w:rsid w:val="008D5347"/>
    <w:rsid w:val="008D57EA"/>
    <w:rsid w:val="008E1CC8"/>
    <w:rsid w:val="008F53C6"/>
    <w:rsid w:val="009119B6"/>
    <w:rsid w:val="00925CBE"/>
    <w:rsid w:val="00926A40"/>
    <w:rsid w:val="009474E4"/>
    <w:rsid w:val="00954B61"/>
    <w:rsid w:val="009577F3"/>
    <w:rsid w:val="0097351F"/>
    <w:rsid w:val="00973F91"/>
    <w:rsid w:val="009775FF"/>
    <w:rsid w:val="00982A78"/>
    <w:rsid w:val="009A1AE9"/>
    <w:rsid w:val="009B3F91"/>
    <w:rsid w:val="009D062D"/>
    <w:rsid w:val="009E6291"/>
    <w:rsid w:val="009F6601"/>
    <w:rsid w:val="00A04576"/>
    <w:rsid w:val="00A07F62"/>
    <w:rsid w:val="00A17D7E"/>
    <w:rsid w:val="00A242E5"/>
    <w:rsid w:val="00A2431F"/>
    <w:rsid w:val="00A31342"/>
    <w:rsid w:val="00A33678"/>
    <w:rsid w:val="00A5042D"/>
    <w:rsid w:val="00A5191D"/>
    <w:rsid w:val="00A55868"/>
    <w:rsid w:val="00A63E49"/>
    <w:rsid w:val="00A736A1"/>
    <w:rsid w:val="00A82F8B"/>
    <w:rsid w:val="00A8393A"/>
    <w:rsid w:val="00A8528D"/>
    <w:rsid w:val="00A85BB2"/>
    <w:rsid w:val="00A93716"/>
    <w:rsid w:val="00A9633C"/>
    <w:rsid w:val="00A971D5"/>
    <w:rsid w:val="00AB317C"/>
    <w:rsid w:val="00AB658F"/>
    <w:rsid w:val="00AC1497"/>
    <w:rsid w:val="00AC35D0"/>
    <w:rsid w:val="00AD26DA"/>
    <w:rsid w:val="00AF41E2"/>
    <w:rsid w:val="00AF62F1"/>
    <w:rsid w:val="00B25A10"/>
    <w:rsid w:val="00B322AE"/>
    <w:rsid w:val="00B323EE"/>
    <w:rsid w:val="00B37643"/>
    <w:rsid w:val="00B40FBC"/>
    <w:rsid w:val="00B44BF2"/>
    <w:rsid w:val="00B45F25"/>
    <w:rsid w:val="00B54C32"/>
    <w:rsid w:val="00B56434"/>
    <w:rsid w:val="00B574FF"/>
    <w:rsid w:val="00B6444F"/>
    <w:rsid w:val="00B644F0"/>
    <w:rsid w:val="00B65D33"/>
    <w:rsid w:val="00B67E48"/>
    <w:rsid w:val="00B73856"/>
    <w:rsid w:val="00BC3ED5"/>
    <w:rsid w:val="00BC3F81"/>
    <w:rsid w:val="00BD2C2D"/>
    <w:rsid w:val="00BD56EB"/>
    <w:rsid w:val="00BF0583"/>
    <w:rsid w:val="00BF7E3F"/>
    <w:rsid w:val="00C02CC0"/>
    <w:rsid w:val="00C12051"/>
    <w:rsid w:val="00C1567B"/>
    <w:rsid w:val="00C17E45"/>
    <w:rsid w:val="00C32A9A"/>
    <w:rsid w:val="00C33233"/>
    <w:rsid w:val="00C33769"/>
    <w:rsid w:val="00C33BB4"/>
    <w:rsid w:val="00C45D2E"/>
    <w:rsid w:val="00C50014"/>
    <w:rsid w:val="00C65CB6"/>
    <w:rsid w:val="00C71A17"/>
    <w:rsid w:val="00C75FC2"/>
    <w:rsid w:val="00C8205D"/>
    <w:rsid w:val="00CA0122"/>
    <w:rsid w:val="00CB0A23"/>
    <w:rsid w:val="00CB2F72"/>
    <w:rsid w:val="00CB5C05"/>
    <w:rsid w:val="00CD3396"/>
    <w:rsid w:val="00CD4895"/>
    <w:rsid w:val="00CE43F3"/>
    <w:rsid w:val="00CE6F73"/>
    <w:rsid w:val="00CF0850"/>
    <w:rsid w:val="00D03599"/>
    <w:rsid w:val="00D124E9"/>
    <w:rsid w:val="00D12B24"/>
    <w:rsid w:val="00D15425"/>
    <w:rsid w:val="00D16C54"/>
    <w:rsid w:val="00D20B3E"/>
    <w:rsid w:val="00D2475C"/>
    <w:rsid w:val="00D34A59"/>
    <w:rsid w:val="00D34E08"/>
    <w:rsid w:val="00D37F28"/>
    <w:rsid w:val="00D4304E"/>
    <w:rsid w:val="00D774FB"/>
    <w:rsid w:val="00D84B40"/>
    <w:rsid w:val="00D9294A"/>
    <w:rsid w:val="00D93340"/>
    <w:rsid w:val="00D93D0D"/>
    <w:rsid w:val="00D96E2A"/>
    <w:rsid w:val="00D97301"/>
    <w:rsid w:val="00DA5677"/>
    <w:rsid w:val="00DB0F1C"/>
    <w:rsid w:val="00DB6D04"/>
    <w:rsid w:val="00DB6E19"/>
    <w:rsid w:val="00DE046B"/>
    <w:rsid w:val="00DE264F"/>
    <w:rsid w:val="00DE3044"/>
    <w:rsid w:val="00DF01FF"/>
    <w:rsid w:val="00DF0941"/>
    <w:rsid w:val="00E01541"/>
    <w:rsid w:val="00E12447"/>
    <w:rsid w:val="00E1789C"/>
    <w:rsid w:val="00E203DC"/>
    <w:rsid w:val="00E20E77"/>
    <w:rsid w:val="00E2105C"/>
    <w:rsid w:val="00E21D9F"/>
    <w:rsid w:val="00E2271E"/>
    <w:rsid w:val="00E269A9"/>
    <w:rsid w:val="00E355BA"/>
    <w:rsid w:val="00E35EA0"/>
    <w:rsid w:val="00E36378"/>
    <w:rsid w:val="00E42C3A"/>
    <w:rsid w:val="00E4775E"/>
    <w:rsid w:val="00E47A45"/>
    <w:rsid w:val="00E50D04"/>
    <w:rsid w:val="00E61A16"/>
    <w:rsid w:val="00E633B6"/>
    <w:rsid w:val="00E63D4C"/>
    <w:rsid w:val="00E732AD"/>
    <w:rsid w:val="00E73D65"/>
    <w:rsid w:val="00E75282"/>
    <w:rsid w:val="00E83309"/>
    <w:rsid w:val="00E849A0"/>
    <w:rsid w:val="00E97DFF"/>
    <w:rsid w:val="00EB2204"/>
    <w:rsid w:val="00EB4165"/>
    <w:rsid w:val="00EC693C"/>
    <w:rsid w:val="00EF5C3E"/>
    <w:rsid w:val="00F20B37"/>
    <w:rsid w:val="00F22E08"/>
    <w:rsid w:val="00F27109"/>
    <w:rsid w:val="00F36489"/>
    <w:rsid w:val="00F522A4"/>
    <w:rsid w:val="00F65B22"/>
    <w:rsid w:val="00F71BE9"/>
    <w:rsid w:val="00F73AD0"/>
    <w:rsid w:val="00F801DE"/>
    <w:rsid w:val="00F8149F"/>
    <w:rsid w:val="00F830B1"/>
    <w:rsid w:val="00F97CA4"/>
    <w:rsid w:val="00FA4D8E"/>
    <w:rsid w:val="00FB62A9"/>
    <w:rsid w:val="00FC5F91"/>
    <w:rsid w:val="00FD1F4E"/>
    <w:rsid w:val="00FD4D33"/>
    <w:rsid w:val="00FE4429"/>
    <w:rsid w:val="00FE668D"/>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5A4220"/>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5A422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219</Words>
  <Characters>695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3</cp:revision>
  <dcterms:created xsi:type="dcterms:W3CDTF">2019-03-11T08:51:00Z</dcterms:created>
  <dcterms:modified xsi:type="dcterms:W3CDTF">2019-03-11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lW1IDmH"/&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